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736352" w14:textId="77777777" w:rsidR="005A59AB" w:rsidRDefault="005A59AB" w:rsidP="005A59AB">
      <w:pPr>
        <w:pStyle w:val="NormalWeb"/>
        <w:spacing w:before="0" w:beforeAutospacing="0" w:after="0" w:afterAutospacing="0"/>
        <w:rPr>
          <w:color w:val="0E101A"/>
        </w:rPr>
      </w:pPr>
      <w:bookmarkStart w:id="0" w:name="OLE_LINK1"/>
      <w:bookmarkStart w:id="1" w:name="OLE_LINK2"/>
      <w:r>
        <w:rPr>
          <w:color w:val="0E101A"/>
        </w:rPr>
        <w:t>1. The rainfall time series shown in the following figure is randomly generated using the code in the “</w:t>
      </w:r>
      <w:proofErr w:type="spellStart"/>
      <w:r>
        <w:rPr>
          <w:rStyle w:val="Emphasis"/>
          <w:color w:val="0E101A"/>
        </w:rPr>
        <w:t>prepare.R</w:t>
      </w:r>
      <w:proofErr w:type="spellEnd"/>
      <w:r>
        <w:rPr>
          <w:color w:val="0E101A"/>
        </w:rPr>
        <w:t>”, and is stored in “data/</w:t>
      </w:r>
      <w:proofErr w:type="spellStart"/>
      <w:r>
        <w:rPr>
          <w:color w:val="0E101A"/>
        </w:rPr>
        <w:t>rain.data</w:t>
      </w:r>
      <w:proofErr w:type="spellEnd"/>
      <w:r>
        <w:rPr>
          <w:color w:val="0E101A"/>
        </w:rPr>
        <w:t>”.</w:t>
      </w:r>
    </w:p>
    <w:p w14:paraId="792D6D09" w14:textId="77777777" w:rsidR="00011170" w:rsidRPr="005A59AB" w:rsidRDefault="00011170">
      <w:pPr>
        <w:rPr>
          <w:lang w:val="en-HK"/>
        </w:rPr>
      </w:pPr>
    </w:p>
    <w:p w14:paraId="5EBCFE16" w14:textId="77777777" w:rsidR="00011170" w:rsidRDefault="009651E3">
      <w:r w:rsidRPr="00D773B3">
        <w:rPr>
          <w:noProof/>
        </w:rPr>
        <w:drawing>
          <wp:inline distT="0" distB="0" distL="0" distR="0" wp14:anchorId="4E31EBDC" wp14:editId="6C3230A5">
            <wp:extent cx="5648960" cy="2797175"/>
            <wp:effectExtent l="0" t="0" r="0" b="0"/>
            <wp:docPr id="1" name="Picture 1" descr="A close up of a mans face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close up of a mans faceDescription automatically generated"/>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648960" cy="2797175"/>
                    </a:xfrm>
                    <a:prstGeom prst="rect">
                      <a:avLst/>
                    </a:prstGeom>
                    <a:noFill/>
                    <a:ln>
                      <a:noFill/>
                    </a:ln>
                  </pic:spPr>
                </pic:pic>
              </a:graphicData>
            </a:graphic>
          </wp:inline>
        </w:drawing>
      </w:r>
    </w:p>
    <w:p w14:paraId="136C69BC" w14:textId="77777777" w:rsidR="00A94574" w:rsidRDefault="00A94574"/>
    <w:p w14:paraId="1647E91F" w14:textId="5C8588AF" w:rsidR="005A59AB" w:rsidRDefault="005A59AB" w:rsidP="005A59AB">
      <w:pPr>
        <w:pStyle w:val="NormalWeb"/>
        <w:spacing w:before="0" w:beforeAutospacing="0" w:after="0" w:afterAutospacing="0"/>
        <w:rPr>
          <w:color w:val="0E101A"/>
        </w:rPr>
      </w:pPr>
      <w:r>
        <w:rPr>
          <w:color w:val="0E101A"/>
        </w:rPr>
        <w:t xml:space="preserve">2. The rainfall time series is then used to drive the simulation of an SWMM model included in the SWMM application manual Project 4 </w:t>
      </w:r>
      <w:r w:rsidR="004F4779">
        <w:rPr>
          <w:color w:val="0E101A"/>
        </w:rPr>
        <w:fldChar w:fldCharType="begin" w:fldLock="1"/>
      </w:r>
      <w:r w:rsidR="004F4779">
        <w:rPr>
          <w:color w:val="0E101A"/>
        </w:rPr>
        <w:instrText>ADDIN CSL_CITATION {"citationItems":[{"id":"ITEM-1","itemData":{"DOI":"10.1016/j.envsoft.2009.11.009","ISSN":"13648152","abstract":"The EPA Storm Water Management Model (SWMM) is a widely used program for simulating urban runoff quantity and quality. Its existing documentation includes a User's Manual that describes how to run the program and a Reference Manual that covers its theory and algorithms. A new manual, the \"SWMM Applications Manual\", has been added to this collection. It contains nine worked-out examples addressing common stormwater management and design problems encountered in practice. The manual will be especially useful for new SWMM users who need additional guidance in applying this powerful tool to urban drainage design and analysis. © 2009 Elsevier Ltd.","author":[{"dropping-particle":"","family":"Gironás","given":"Jorge","non-dropping-particle":"","parse-names":false,"suffix":""},{"dropping-particle":"","family":"Roesner","given":"Larry A.","non-dropping-particle":"","parse-names":false,"suffix":""},{"dropping-particle":"","family":"Rossman","given":"Lewis A.","non-dropping-particle":"","parse-names":false,"suffix":""},{"dropping-particle":"","family":"Davis","given":"Jennifer","non-dropping-particle":"","parse-names":false,"suffix":""}],"container-title":"Environmental Modelling and Software","id":"ITEM-1","issue":"6","issued":{"date-parts":[["2010","6","1"]]},"page":"813-814","publisher":"Elsevier","title":"A new applications manual for the Storm Water Management Model (SWMM)","type":"article-journal","volume":"25"},"uris":["http://www.mendeley.com/documents/?uuid=e82be31f-fe83-3d34-8f7c-ea459bb44e87"]}],"mendeley":{"formattedCitation":"(Gironás et al., 2010)","plainTextFormattedCitation":"(Gironás et al., 2010)","previouslyFormattedCitation":"(Gironás et al., 2010)"},"properties":{"noteIndex":0},"schema":"https://github.com/citation-style-language/schema/raw/master/csl-citation.json"}</w:instrText>
      </w:r>
      <w:r w:rsidR="004F4779">
        <w:rPr>
          <w:color w:val="0E101A"/>
        </w:rPr>
        <w:fldChar w:fldCharType="separate"/>
      </w:r>
      <w:r w:rsidR="004F4779" w:rsidRPr="004F4779">
        <w:rPr>
          <w:noProof/>
          <w:color w:val="0E101A"/>
        </w:rPr>
        <w:t>(Gironás et al., 2010)</w:t>
      </w:r>
      <w:r w:rsidR="004F4779">
        <w:rPr>
          <w:color w:val="0E101A"/>
        </w:rPr>
        <w:fldChar w:fldCharType="end"/>
      </w:r>
      <w:r>
        <w:rPr>
          <w:color w:val="0E101A"/>
        </w:rPr>
        <w:t>. The simulated outflow hydrograph is stored in “</w:t>
      </w:r>
      <w:r>
        <w:rPr>
          <w:rStyle w:val="Emphasis"/>
          <w:color w:val="0E101A"/>
        </w:rPr>
        <w:t>data/outflow.txt</w:t>
      </w:r>
      <w:r>
        <w:rPr>
          <w:color w:val="0E101A"/>
        </w:rPr>
        <w:t>”. Multiple types of sustainable urban drainage systems (SuDS) practices are installed in the catchment. The outflow hydrograph is shown as the following. The rainfall-runoff data is stored in “data/</w:t>
      </w:r>
      <w:proofErr w:type="spellStart"/>
      <w:r>
        <w:rPr>
          <w:color w:val="0E101A"/>
        </w:rPr>
        <w:t>rainfall_runoff.data</w:t>
      </w:r>
      <w:proofErr w:type="spellEnd"/>
      <w:r>
        <w:rPr>
          <w:color w:val="0E101A"/>
        </w:rPr>
        <w:t>” and is then used for training XGBoost models.</w:t>
      </w:r>
    </w:p>
    <w:p w14:paraId="2EC8E32D" w14:textId="77777777" w:rsidR="006B5053" w:rsidRPr="005A59AB" w:rsidRDefault="006B5053" w:rsidP="006B5053">
      <w:pPr>
        <w:rPr>
          <w:lang w:val="en-HK"/>
        </w:rPr>
      </w:pPr>
    </w:p>
    <w:p w14:paraId="6BBFF915" w14:textId="77777777" w:rsidR="006B5053" w:rsidRDefault="009651E3" w:rsidP="006B5053">
      <w:r w:rsidRPr="00A7396A">
        <w:rPr>
          <w:noProof/>
        </w:rPr>
        <w:drawing>
          <wp:inline distT="0" distB="0" distL="0" distR="0" wp14:anchorId="5C812AAB" wp14:editId="624EBE5B">
            <wp:extent cx="5648960" cy="2797175"/>
            <wp:effectExtent l="0" t="0" r="0" b="0"/>
            <wp:docPr id="2" name="Picture 6" descr="A picture containing sitting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 picture containing sitting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648960" cy="2797175"/>
                    </a:xfrm>
                    <a:prstGeom prst="rect">
                      <a:avLst/>
                    </a:prstGeom>
                    <a:noFill/>
                    <a:ln>
                      <a:noFill/>
                    </a:ln>
                  </pic:spPr>
                </pic:pic>
              </a:graphicData>
            </a:graphic>
          </wp:inline>
        </w:drawing>
      </w:r>
    </w:p>
    <w:p w14:paraId="3EC37C43" w14:textId="77777777" w:rsidR="006B5053" w:rsidRDefault="006B5053" w:rsidP="006B5053"/>
    <w:p w14:paraId="6C82E3E3" w14:textId="77777777" w:rsidR="006B5053" w:rsidRPr="006B5053" w:rsidRDefault="006B5053" w:rsidP="006B5053">
      <w:r w:rsidRPr="006B5053">
        <w:rPr>
          <w:rFonts w:ascii="Times New Roman" w:hAnsi="Times New Roman"/>
          <w:lang w:val="en-HK"/>
        </w:rPr>
        <w:fldChar w:fldCharType="begin"/>
      </w:r>
      <w:r w:rsidRPr="006B5053">
        <w:rPr>
          <w:rFonts w:ascii="Times New Roman" w:hAnsi="Times New Roman"/>
          <w:lang w:val="en-HK"/>
        </w:rPr>
        <w:instrText xml:space="preserve"> INCLUDEPICTURE "http://127.0.0.1:17334/graphics/plot_zoom_png?width=855&amp;height=424" \* MERGEFORMATINET </w:instrText>
      </w:r>
      <w:r w:rsidRPr="006B5053">
        <w:rPr>
          <w:rFonts w:ascii="Times New Roman" w:hAnsi="Times New Roman"/>
          <w:lang w:val="en-HK"/>
        </w:rPr>
        <w:fldChar w:fldCharType="end"/>
      </w:r>
    </w:p>
    <w:p w14:paraId="3C45B340" w14:textId="77777777" w:rsidR="009B58E0" w:rsidRDefault="009B58E0" w:rsidP="009B58E0">
      <w:pPr>
        <w:pStyle w:val="NormalWeb"/>
        <w:spacing w:before="0" w:beforeAutospacing="0" w:after="0" w:afterAutospacing="0"/>
        <w:rPr>
          <w:color w:val="0E101A"/>
        </w:rPr>
      </w:pPr>
      <w:r>
        <w:rPr>
          <w:color w:val="0E101A"/>
        </w:rPr>
        <w:t>3. The dataset is divided into training, validation, and test sets. The data splitting information is stored in ` </w:t>
      </w:r>
      <w:proofErr w:type="spellStart"/>
      <w:r>
        <w:rPr>
          <w:rStyle w:val="Emphasis"/>
          <w:color w:val="0E101A"/>
        </w:rPr>
        <w:t>full_event_divide_df</w:t>
      </w:r>
      <w:proofErr w:type="spellEnd"/>
      <w:r>
        <w:rPr>
          <w:color w:val="0E101A"/>
        </w:rPr>
        <w:t> ` variable. The functions to generate feature engineering hypermeters and input features for training XGBoost is included in “</w:t>
      </w:r>
      <w:proofErr w:type="spellStart"/>
      <w:r>
        <w:rPr>
          <w:rStyle w:val="Emphasis"/>
          <w:color w:val="0E101A"/>
        </w:rPr>
        <w:t>modeling.R</w:t>
      </w:r>
      <w:proofErr w:type="spellEnd"/>
      <w:r>
        <w:rPr>
          <w:color w:val="0E101A"/>
        </w:rPr>
        <w:t>”. The key functions used are “</w:t>
      </w:r>
      <w:proofErr w:type="spellStart"/>
      <w:r>
        <w:rPr>
          <w:rStyle w:val="Emphasis"/>
          <w:color w:val="0E101A"/>
        </w:rPr>
        <w:t>feature_vector</w:t>
      </w:r>
      <w:proofErr w:type="spellEnd"/>
      <w:r>
        <w:rPr>
          <w:color w:val="0E101A"/>
        </w:rPr>
        <w:t>”, “</w:t>
      </w:r>
      <w:proofErr w:type="spellStart"/>
      <w:r>
        <w:rPr>
          <w:rStyle w:val="Emphasis"/>
          <w:color w:val="0E101A"/>
        </w:rPr>
        <w:t>gen_s_e</w:t>
      </w:r>
      <w:proofErr w:type="spellEnd"/>
      <w:r>
        <w:rPr>
          <w:color w:val="0E101A"/>
        </w:rPr>
        <w:t>”, “</w:t>
      </w:r>
      <w:proofErr w:type="spellStart"/>
      <w:r>
        <w:rPr>
          <w:rStyle w:val="Emphasis"/>
          <w:color w:val="0E101A"/>
        </w:rPr>
        <w:t>gen_feature_para</w:t>
      </w:r>
      <w:proofErr w:type="spellEnd"/>
      <w:r>
        <w:rPr>
          <w:color w:val="0E101A"/>
        </w:rPr>
        <w:t>”, “</w:t>
      </w:r>
      <w:proofErr w:type="spellStart"/>
      <w:r>
        <w:rPr>
          <w:rStyle w:val="Emphasis"/>
          <w:color w:val="0E101A"/>
        </w:rPr>
        <w:t>gen_feature</w:t>
      </w:r>
      <w:proofErr w:type="spellEnd"/>
      <w:r>
        <w:rPr>
          <w:color w:val="0E101A"/>
        </w:rPr>
        <w:t>”.</w:t>
      </w:r>
    </w:p>
    <w:p w14:paraId="272B4113" w14:textId="77777777" w:rsidR="009D6A1F" w:rsidRPr="009B58E0" w:rsidRDefault="009D6A1F">
      <w:pPr>
        <w:rPr>
          <w:lang w:val="en-HK"/>
        </w:rPr>
      </w:pPr>
    </w:p>
    <w:p w14:paraId="00EBF426" w14:textId="70ECF429" w:rsidR="00E379FC" w:rsidRDefault="00E379FC" w:rsidP="00E379FC">
      <w:pPr>
        <w:pStyle w:val="NormalWeb"/>
        <w:spacing w:before="0" w:beforeAutospacing="0" w:after="0" w:afterAutospacing="0"/>
        <w:rPr>
          <w:color w:val="0E101A"/>
        </w:rPr>
      </w:pPr>
      <w:r>
        <w:rPr>
          <w:color w:val="0E101A"/>
        </w:rPr>
        <w:lastRenderedPageBreak/>
        <w:t xml:space="preserve">4. The XGBoost models are trained using the XGBoost package </w:t>
      </w:r>
      <w:r w:rsidR="004F4779">
        <w:rPr>
          <w:color w:val="0E101A"/>
        </w:rPr>
        <w:fldChar w:fldCharType="begin" w:fldLock="1"/>
      </w:r>
      <w:r w:rsidR="004F4779">
        <w:rPr>
          <w:color w:val="0E101A"/>
        </w:rPr>
        <w:instrText>ADDIN CSL_CITATION {"citationItems":[{"id":"ITEM-1","itemData":{"DOI":"10.1145/2939672.2939785","ISBN":"9781450342322","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author":[{"dropping-particle":"","family":"Chen","given":"Tianqi","non-dropping-particle":"","parse-names":false,"suffix":""},{"dropping-particle":"","family":"Guestrin","given":"Carlos","non-dropping-particle":"","parse-names":false,"suffix":""}],"container-title":"Proceedings of the ACM SIGKDD International Conference on Knowledge Discovery and Data Mining","id":"ITEM-1","issued":{"date-parts":[["2016"]]},"page":"785-794","title":"XGBoost: A scalable tree boosting system","type":"paper-conference","volume":"13-17-Augu"},"uris":["http://www.mendeley.com/documents/?uuid=017128b8-7385-38c9-8340-27a1cd815f32"]}],"mendeley":{"formattedCitation":"(Chen and Guestrin, 2016)","plainTextFormattedCitation":"(Chen and Guestrin, 2016)"},"properties":{"noteIndex":0},"schema":"https://github.com/citation-style-language/schema/raw/master/csl-citation.json"}</w:instrText>
      </w:r>
      <w:r w:rsidR="004F4779">
        <w:rPr>
          <w:color w:val="0E101A"/>
        </w:rPr>
        <w:fldChar w:fldCharType="separate"/>
      </w:r>
      <w:r w:rsidR="004F4779" w:rsidRPr="004F4779">
        <w:rPr>
          <w:noProof/>
          <w:color w:val="0E101A"/>
        </w:rPr>
        <w:t>(Chen and Guestrin, 2016)</w:t>
      </w:r>
      <w:r w:rsidR="004F4779">
        <w:rPr>
          <w:color w:val="0E101A"/>
        </w:rPr>
        <w:fldChar w:fldCharType="end"/>
      </w:r>
      <w:r>
        <w:rPr>
          <w:color w:val="0E101A"/>
        </w:rPr>
        <w:t>. For each set of feature engineering hyperparameters, the effectiveness of a number of XGBoost hyperparameters in “</w:t>
      </w:r>
      <w:proofErr w:type="spellStart"/>
      <w:r>
        <w:rPr>
          <w:rStyle w:val="Emphasis"/>
          <w:color w:val="0E101A"/>
        </w:rPr>
        <w:t>tune_grid</w:t>
      </w:r>
      <w:proofErr w:type="spellEnd"/>
      <w:r>
        <w:rPr>
          <w:color w:val="0E101A"/>
        </w:rPr>
        <w:t>” is evaluated. The performance metrics of the models, the models, and the model predictions are stored in “</w:t>
      </w:r>
      <w:r>
        <w:rPr>
          <w:rStyle w:val="Emphasis"/>
          <w:color w:val="0E101A"/>
        </w:rPr>
        <w:t>data/results</w:t>
      </w:r>
      <w:r>
        <w:rPr>
          <w:color w:val="0E101A"/>
        </w:rPr>
        <w:t>”.</w:t>
      </w:r>
    </w:p>
    <w:p w14:paraId="7022A163" w14:textId="77777777" w:rsidR="00E271D6" w:rsidRPr="00E379FC" w:rsidRDefault="00E271D6">
      <w:pPr>
        <w:rPr>
          <w:lang w:val="en-HK"/>
        </w:rPr>
      </w:pPr>
    </w:p>
    <w:p w14:paraId="5611D699" w14:textId="77777777" w:rsidR="00E379FC" w:rsidRDefault="00E379FC" w:rsidP="00E379FC">
      <w:pPr>
        <w:pStyle w:val="NormalWeb"/>
        <w:spacing w:before="0" w:beforeAutospacing="0" w:after="0" w:afterAutospacing="0"/>
        <w:rPr>
          <w:color w:val="0E101A"/>
        </w:rPr>
      </w:pPr>
      <w:r>
        <w:rPr>
          <w:color w:val="0E101A"/>
        </w:rPr>
        <w:t>5. The validation error is compared to the test error in the following figure. The script for plotting can be found in “</w:t>
      </w:r>
      <w:proofErr w:type="spellStart"/>
      <w:r>
        <w:rPr>
          <w:rStyle w:val="Emphasis"/>
          <w:color w:val="0E101A"/>
        </w:rPr>
        <w:t>plot.R</w:t>
      </w:r>
      <w:proofErr w:type="spellEnd"/>
      <w:r>
        <w:rPr>
          <w:color w:val="0E101A"/>
        </w:rPr>
        <w:t>”.</w:t>
      </w:r>
    </w:p>
    <w:p w14:paraId="4EEAC26C" w14:textId="77777777" w:rsidR="007E2856" w:rsidRPr="00E379FC" w:rsidRDefault="007E2856">
      <w:pPr>
        <w:rPr>
          <w:lang w:val="en-HK"/>
        </w:rPr>
      </w:pPr>
    </w:p>
    <w:p w14:paraId="1F3188EC" w14:textId="1B9A1171" w:rsidR="007E2856" w:rsidRDefault="009651E3">
      <w:r w:rsidRPr="002456E7">
        <w:rPr>
          <w:noProof/>
        </w:rPr>
        <w:drawing>
          <wp:inline distT="0" distB="0" distL="0" distR="0" wp14:anchorId="01E999E8" wp14:editId="79C1FB85">
            <wp:extent cx="4579620" cy="2820670"/>
            <wp:effectExtent l="0" t="0" r="0" b="0"/>
            <wp:docPr id="3" name="Picture 9" descr="A picture containing water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water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79620" cy="2820670"/>
                    </a:xfrm>
                    <a:prstGeom prst="rect">
                      <a:avLst/>
                    </a:prstGeom>
                    <a:noFill/>
                    <a:ln>
                      <a:noFill/>
                    </a:ln>
                  </pic:spPr>
                </pic:pic>
              </a:graphicData>
            </a:graphic>
          </wp:inline>
        </w:drawing>
      </w:r>
    </w:p>
    <w:p w14:paraId="009BD048" w14:textId="77777777" w:rsidR="00E379FC" w:rsidRDefault="00E379FC"/>
    <w:p w14:paraId="0E7512CA" w14:textId="53E55EF1" w:rsidR="008531BB" w:rsidRDefault="00E379FC">
      <w:r w:rsidRPr="00D405A4">
        <w:rPr>
          <w:rFonts w:ascii="Times New Roman" w:eastAsia="Times New Roman" w:hAnsi="Times New Roman"/>
          <w:color w:val="0E101A"/>
          <w:lang w:val="en-HK"/>
        </w:rPr>
        <w:t>6. The following feature compares the observed and predicted hydrographs for the test period of a randomly chosen set of feature engineering hyperparameters. The predicted hydrograph matched the observed hydrograph very well.</w:t>
      </w:r>
      <w:r w:rsidRPr="00E379FC">
        <w:t xml:space="preserve"> </w:t>
      </w:r>
      <w:r w:rsidR="009651E3" w:rsidRPr="007E26A4">
        <w:rPr>
          <w:noProof/>
        </w:rPr>
        <w:drawing>
          <wp:inline distT="0" distB="0" distL="0" distR="0" wp14:anchorId="21DB1DE6" wp14:editId="6E16BF6B">
            <wp:extent cx="5029200" cy="3099435"/>
            <wp:effectExtent l="0" t="0" r="0" b="0"/>
            <wp:docPr id="4" name="Picture 12" descr="A close up of a map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 close up of a map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29200" cy="3099435"/>
                    </a:xfrm>
                    <a:prstGeom prst="rect">
                      <a:avLst/>
                    </a:prstGeom>
                    <a:noFill/>
                    <a:ln>
                      <a:noFill/>
                    </a:ln>
                  </pic:spPr>
                </pic:pic>
              </a:graphicData>
            </a:graphic>
          </wp:inline>
        </w:drawing>
      </w:r>
    </w:p>
    <w:p w14:paraId="217836B8" w14:textId="1BD7EB4A" w:rsidR="006D0DAF" w:rsidRDefault="006D0DAF"/>
    <w:p w14:paraId="456A436F" w14:textId="18A9D317" w:rsidR="006D0DAF" w:rsidRDefault="006D0DAF"/>
    <w:p w14:paraId="4613E40F" w14:textId="0420F0F7" w:rsidR="006D0DAF" w:rsidRDefault="006D0DAF"/>
    <w:p w14:paraId="2899799B" w14:textId="77777777" w:rsidR="00E379FC" w:rsidRDefault="00E379FC"/>
    <w:p w14:paraId="5044E3C7" w14:textId="6C345278" w:rsidR="00E379FC" w:rsidRDefault="00E379FC" w:rsidP="00E379FC">
      <w:pPr>
        <w:pStyle w:val="NormalWeb"/>
        <w:spacing w:before="0" w:beforeAutospacing="0" w:after="0" w:afterAutospacing="0"/>
        <w:rPr>
          <w:color w:val="0E101A"/>
        </w:rPr>
      </w:pPr>
      <w:r>
        <w:rPr>
          <w:color w:val="0E101A"/>
        </w:rPr>
        <w:lastRenderedPageBreak/>
        <w:t xml:space="preserve">7. Contribution of rainfalls to each runoff prediction is </w:t>
      </w:r>
      <w:proofErr w:type="spellStart"/>
      <w:r>
        <w:rPr>
          <w:color w:val="0E101A"/>
        </w:rPr>
        <w:t>analyzed</w:t>
      </w:r>
      <w:proofErr w:type="spellEnd"/>
      <w:r>
        <w:rPr>
          <w:color w:val="0E101A"/>
        </w:rPr>
        <w:t xml:space="preserve"> in “SHAP.R”. The rainfall has the largest impact on runoffs at 4 time-steps ahead or 40 minutes. The script for generating the following figure is provided in code chunk “</w:t>
      </w:r>
      <w:r>
        <w:rPr>
          <w:rStyle w:val="Emphasis"/>
          <w:color w:val="0E101A"/>
        </w:rPr>
        <w:t>Catchment response time</w:t>
      </w:r>
      <w:r>
        <w:rPr>
          <w:color w:val="0E101A"/>
        </w:rPr>
        <w:t>”.</w:t>
      </w:r>
      <w:r w:rsidR="006D0DAF">
        <w:rPr>
          <w:color w:val="0E101A"/>
        </w:rPr>
        <w:t xml:space="preserve"> </w:t>
      </w:r>
      <w:proofErr w:type="spellStart"/>
      <w:r w:rsidR="006D0DAF" w:rsidRPr="006D0DAF">
        <w:rPr>
          <w:color w:val="0E101A"/>
        </w:rPr>
        <w:t>TreeExplainer</w:t>
      </w:r>
      <w:proofErr w:type="spellEnd"/>
      <w:r w:rsidR="006D0DAF" w:rsidRPr="006D0DAF">
        <w:rPr>
          <w:color w:val="0E101A"/>
        </w:rPr>
        <w:t xml:space="preserve"> </w:t>
      </w:r>
      <w:r w:rsidR="006D0DAF">
        <w:rPr>
          <w:color w:val="0E101A"/>
        </w:rPr>
        <w:t xml:space="preserve">method developed in </w:t>
      </w:r>
      <w:r w:rsidR="00477C34">
        <w:rPr>
          <w:color w:val="0E101A"/>
        </w:rPr>
        <w:fldChar w:fldCharType="begin" w:fldLock="1"/>
      </w:r>
      <w:r w:rsidR="004F4779">
        <w:rPr>
          <w:color w:val="0E101A"/>
        </w:rPr>
        <w:instrText>ADDIN CSL_CITATION {"citationItems":[{"id":"ITEM-1","itemData":{"DOI":"10.1038/s42256-019-0138-9","abstract":"Tree-based machine learning models such as random forests, decision trees, and gradient boosted trees are the most popular non-linear predictive models used in practice today, yet comparatively little attention has been paid to explaining their predictions. Here we significantly improve the interpretability of tree-based models through three main contributions: 1) The first polynomial time algorithm to compute optimal explanations based on game theory. 2) A new type of explanation that directly measures local feature interaction effects. 3) A new set of tools for understanding global model structure based on combining many local explanations of each prediction. We apply these tools to three medical machine learning problems and show how combining many high-quality local explanations allows us to represent global structure while retaining local faithfulness to the original model. These tools enable us to i) identify high magnitude but low frequency non-linear mortality risk factors in the general US population, ii) highlight distinct population sub-groups with shared risk characteristics, iii) identify non-linear interaction effects among risk factors for chronic kidney disease, and iv) monitor a machine learning model deployed in a hospital by identifying which features are degrading the model's performance over time. Given the popularity of tree-based machine learning models, these improvements to their interpretability have implications across a broad set of domains.","author":[{"dropping-particle":"","family":"Lundberg","given":"Scott M.","non-dropping-particle":"","parse-names":false,"suffix":""},{"dropping-particle":"","family":"Erion","given":"Gabriel","non-dropping-particle":"","parse-names":false,"suffix":""},{"dropping-particle":"","family":"Chen","given":"Hugh","non-dropping-particle":"","parse-names":false,"suffix":""},{"dropping-particle":"","family":"DeGrave","given":"Alex","non-dropping-particle":"","parse-names":false,"suffix":""},{"dropping-particle":"","family":"Prutkin","given":"Jordan M.","non-dropping-particle":"","parse-names":false,"suffix":""},{"dropping-particle":"","family":"Nair","given":"Bala","non-dropping-particle":"","parse-names":false,"suffix":""},{"dropping-particle":"","family":"Katz","given":"Ronit","non-dropping-particle":"","parse-names":false,"suffix":""},{"dropping-particle":"","family":"Himmelfarb","given":"Jonathan","non-dropping-particle":"","parse-names":false,"suffix":""},{"dropping-particle":"","family":"Bansal","given":"Nisha","non-dropping-particle":"","parse-names":false,"suffix":""},{"dropping-particle":"","family":"Lee","given":"Su-In","non-dropping-particle":"","parse-names":false,"suffix":""}],"container-title":"Nature Machine Intelligence","id":"ITEM-1","issue":"1","issued":{"date-parts":[["2020","1","17"]]},"page":"56-67","publisher":"Springer Science and Business Media LLC","title":"From local explanations to global understanding with explainable AI for trees","type":"article-journal","volume":"2"},"uris":["http://www.mendeley.com/documents/?uuid=77f6f21f-3f7c-3b96-9ef2-a210ff720239"]}],"mendeley":{"formattedCitation":"(Lundberg et al., 2020)","manualFormatting":"Lundberg et al. (2020)","plainTextFormattedCitation":"(Lundberg et al., 2020)","previouslyFormattedCitation":"(Lundberg et al., 2020)"},"properties":{"noteIndex":0},"schema":"https://github.com/citation-style-language/schema/raw/master/csl-citation.json"}</w:instrText>
      </w:r>
      <w:r w:rsidR="00477C34">
        <w:rPr>
          <w:color w:val="0E101A"/>
        </w:rPr>
        <w:fldChar w:fldCharType="separate"/>
      </w:r>
      <w:r w:rsidR="00477C34" w:rsidRPr="00477C34">
        <w:rPr>
          <w:noProof/>
          <w:color w:val="0E101A"/>
        </w:rPr>
        <w:t xml:space="preserve">Lundberg et al. </w:t>
      </w:r>
      <w:r w:rsidR="00477C34">
        <w:rPr>
          <w:noProof/>
          <w:color w:val="0E101A"/>
        </w:rPr>
        <w:t>(</w:t>
      </w:r>
      <w:r w:rsidR="00477C34" w:rsidRPr="00477C34">
        <w:rPr>
          <w:noProof/>
          <w:color w:val="0E101A"/>
        </w:rPr>
        <w:t>2020)</w:t>
      </w:r>
      <w:r w:rsidR="00477C34">
        <w:rPr>
          <w:color w:val="0E101A"/>
        </w:rPr>
        <w:fldChar w:fldCharType="end"/>
      </w:r>
      <w:r w:rsidR="00477C34">
        <w:rPr>
          <w:color w:val="0E101A"/>
        </w:rPr>
        <w:t xml:space="preserve"> is used to compute the contribution of each input feature to each runoff prediction.</w:t>
      </w:r>
    </w:p>
    <w:p w14:paraId="33ECEE74" w14:textId="77777777" w:rsidR="00E23CBB" w:rsidRPr="00E379FC" w:rsidRDefault="00E23CBB">
      <w:pPr>
        <w:rPr>
          <w:lang w:val="en-HK"/>
        </w:rPr>
      </w:pPr>
    </w:p>
    <w:p w14:paraId="6A9F4474" w14:textId="1D32F5C0" w:rsidR="00F948C9" w:rsidRDefault="00D54D34">
      <w:r w:rsidRPr="00D54D34">
        <w:drawing>
          <wp:inline distT="0" distB="0" distL="0" distR="0" wp14:anchorId="470A797A" wp14:editId="6909E43A">
            <wp:extent cx="5727700" cy="3048635"/>
            <wp:effectExtent l="0" t="0" r="0" b="0"/>
            <wp:docPr id="11" name="Picture 11" descr="A close up of a ma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close up of a mans face&#10;&#10;Description automatically generated"/>
                    <pic:cNvPicPr/>
                  </pic:nvPicPr>
                  <pic:blipFill>
                    <a:blip r:embed="rId9"/>
                    <a:stretch>
                      <a:fillRect/>
                    </a:stretch>
                  </pic:blipFill>
                  <pic:spPr>
                    <a:xfrm>
                      <a:off x="0" y="0"/>
                      <a:ext cx="5727700" cy="3048635"/>
                    </a:xfrm>
                    <a:prstGeom prst="rect">
                      <a:avLst/>
                    </a:prstGeom>
                  </pic:spPr>
                </pic:pic>
              </a:graphicData>
            </a:graphic>
          </wp:inline>
        </w:drawing>
      </w:r>
    </w:p>
    <w:p w14:paraId="0EEC28CF" w14:textId="14E642DA" w:rsidR="00297C76" w:rsidRDefault="00297C76"/>
    <w:p w14:paraId="029E77E3" w14:textId="77777777" w:rsidR="00AF29C6" w:rsidRDefault="00AF29C6" w:rsidP="00AF29C6">
      <w:pPr>
        <w:pStyle w:val="NormalWeb"/>
        <w:spacing w:before="0" w:beforeAutospacing="0" w:after="0" w:afterAutospacing="0"/>
        <w:rPr>
          <w:color w:val="0E101A"/>
        </w:rPr>
      </w:pPr>
      <w:r>
        <w:rPr>
          <w:color w:val="0E101A"/>
        </w:rPr>
        <w:t>8. The following figure shows the contribution of rainfall depth features to runoff at each time step, which is useful information for hydrograph separation. The script to generate the following figure is provided in “</w:t>
      </w:r>
      <w:r>
        <w:rPr>
          <w:rStyle w:val="Emphasis"/>
          <w:color w:val="0E101A"/>
        </w:rPr>
        <w:t>hydrograph separation</w:t>
      </w:r>
      <w:r>
        <w:rPr>
          <w:color w:val="0E101A"/>
        </w:rPr>
        <w:t>” code chunk.</w:t>
      </w:r>
    </w:p>
    <w:p w14:paraId="7FFB8A95" w14:textId="7707CAEF" w:rsidR="00F948C9" w:rsidRPr="00AF29C6" w:rsidRDefault="00F948C9">
      <w:pPr>
        <w:rPr>
          <w:lang w:val="en-HK"/>
        </w:rPr>
      </w:pPr>
    </w:p>
    <w:p w14:paraId="01011DFA" w14:textId="6264E958" w:rsidR="000F0B16" w:rsidRDefault="00D54D34">
      <w:r w:rsidRPr="00D54D34">
        <w:drawing>
          <wp:inline distT="0" distB="0" distL="0" distR="0" wp14:anchorId="5458B6C0" wp14:editId="13097BCF">
            <wp:extent cx="5727700" cy="3048635"/>
            <wp:effectExtent l="0" t="0" r="0" b="0"/>
            <wp:docPr id="12" name="Picture 12" descr="A picture containing green, plane, small,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green, plane, small, sitting&#10;&#10;Description automatically generated"/>
                    <pic:cNvPicPr/>
                  </pic:nvPicPr>
                  <pic:blipFill>
                    <a:blip r:embed="rId10"/>
                    <a:stretch>
                      <a:fillRect/>
                    </a:stretch>
                  </pic:blipFill>
                  <pic:spPr>
                    <a:xfrm>
                      <a:off x="0" y="0"/>
                      <a:ext cx="5727700" cy="3048635"/>
                    </a:xfrm>
                    <a:prstGeom prst="rect">
                      <a:avLst/>
                    </a:prstGeom>
                  </pic:spPr>
                </pic:pic>
              </a:graphicData>
            </a:graphic>
          </wp:inline>
        </w:drawing>
      </w:r>
    </w:p>
    <w:p w14:paraId="2C664CD6" w14:textId="0E14705D" w:rsidR="000F0B16" w:rsidRDefault="000F0B16"/>
    <w:p w14:paraId="4127647F" w14:textId="6F0BC8A2" w:rsidR="00381DA2" w:rsidRDefault="00381DA2"/>
    <w:p w14:paraId="321CECBB" w14:textId="77777777" w:rsidR="00AF29C6" w:rsidRDefault="00AF29C6"/>
    <w:p w14:paraId="1386A44D" w14:textId="4FEBD227" w:rsidR="008531BB" w:rsidRDefault="008531BB"/>
    <w:bookmarkEnd w:id="0"/>
    <w:bookmarkEnd w:id="1"/>
    <w:p w14:paraId="0A1DBB61" w14:textId="4CB4CAA8" w:rsidR="004A689D" w:rsidRDefault="00AF29C6">
      <w:pPr>
        <w:rPr>
          <w:rFonts w:ascii="Times New Roman" w:eastAsia="Times New Roman" w:hAnsi="Times New Roman"/>
          <w:color w:val="0E101A"/>
          <w:lang w:val="en-HK"/>
        </w:rPr>
      </w:pPr>
      <w:r w:rsidRPr="005D2C07">
        <w:rPr>
          <w:rFonts w:ascii="Times New Roman" w:eastAsia="Times New Roman" w:hAnsi="Times New Roman"/>
          <w:color w:val="0E101A"/>
          <w:lang w:val="en-HK"/>
        </w:rPr>
        <w:lastRenderedPageBreak/>
        <w:t>9. The continuing impact of a rainfall depth record is shown in the figure below. The contribution of peak rainfall is shown in yellow, and the contribution of other factors is shown in purple. The script to generate the following figure is provided in the “Continuing impact of a rainfall depth record” code chunk.</w:t>
      </w:r>
    </w:p>
    <w:p w14:paraId="4ECF5F34" w14:textId="77777777" w:rsidR="005D2C07" w:rsidRPr="005D2C07" w:rsidRDefault="005D2C07">
      <w:pPr>
        <w:rPr>
          <w:rFonts w:ascii="Times New Roman" w:eastAsia="Times New Roman" w:hAnsi="Times New Roman" w:hint="eastAsia"/>
          <w:color w:val="0E101A"/>
          <w:lang w:val="en-HK"/>
        </w:rPr>
      </w:pPr>
    </w:p>
    <w:p w14:paraId="397A3692" w14:textId="4D477B8C" w:rsidR="00CB4FBA" w:rsidRDefault="00D54D34">
      <w:r w:rsidRPr="00D54D34">
        <w:drawing>
          <wp:inline distT="0" distB="0" distL="0" distR="0" wp14:anchorId="4A5B83C6" wp14:editId="4588B047">
            <wp:extent cx="5727700" cy="3048635"/>
            <wp:effectExtent l="0" t="0" r="0" b="0"/>
            <wp:docPr id="13" name="Picture 13" descr="A picture containing text, b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boat&#10;&#10;Description automatically generated"/>
                    <pic:cNvPicPr/>
                  </pic:nvPicPr>
                  <pic:blipFill>
                    <a:blip r:embed="rId11"/>
                    <a:stretch>
                      <a:fillRect/>
                    </a:stretch>
                  </pic:blipFill>
                  <pic:spPr>
                    <a:xfrm>
                      <a:off x="0" y="0"/>
                      <a:ext cx="5727700" cy="3048635"/>
                    </a:xfrm>
                    <a:prstGeom prst="rect">
                      <a:avLst/>
                    </a:prstGeom>
                  </pic:spPr>
                </pic:pic>
              </a:graphicData>
            </a:graphic>
          </wp:inline>
        </w:drawing>
      </w:r>
    </w:p>
    <w:p w14:paraId="43711EF4" w14:textId="1DAE5C6A" w:rsidR="00CB4FBA" w:rsidRDefault="00CB4FBA"/>
    <w:p w14:paraId="253096E0" w14:textId="77777777" w:rsidR="003C560C" w:rsidRDefault="003C560C"/>
    <w:p w14:paraId="2F59D126" w14:textId="77777777" w:rsidR="00612F3D" w:rsidRDefault="00612F3D"/>
    <w:p w14:paraId="23B97AF8" w14:textId="77777777" w:rsidR="00612F3D" w:rsidRDefault="00612F3D">
      <w:r w:rsidRPr="00612F3D">
        <w:rPr>
          <w:b/>
          <w:bCs/>
        </w:rPr>
        <w:t>Reference</w:t>
      </w:r>
      <w:r>
        <w:t>:</w:t>
      </w:r>
    </w:p>
    <w:p w14:paraId="1DAF3F9B" w14:textId="77777777" w:rsidR="00F8354A" w:rsidRDefault="00F8354A"/>
    <w:p w14:paraId="1214CED7" w14:textId="2B1C7D64" w:rsidR="004F4779" w:rsidRPr="004F4779" w:rsidRDefault="00653BAC" w:rsidP="004F4779">
      <w:pPr>
        <w:widowControl w:val="0"/>
        <w:autoSpaceDE w:val="0"/>
        <w:autoSpaceDN w:val="0"/>
        <w:adjustRightInd w:val="0"/>
        <w:ind w:left="480" w:hanging="480"/>
        <w:rPr>
          <w:rFonts w:ascii="Calibri" w:hAnsi="Calibri" w:cs="Calibri"/>
          <w:noProof/>
        </w:rPr>
      </w:pPr>
      <w:r>
        <w:t xml:space="preserve"> </w:t>
      </w:r>
      <w:r w:rsidR="00612F3D">
        <w:fldChar w:fldCharType="begin" w:fldLock="1"/>
      </w:r>
      <w:r w:rsidR="00612F3D">
        <w:instrText xml:space="preserve">ADDIN Mendeley Bibliography CSL_BIBLIOGRAPHY </w:instrText>
      </w:r>
      <w:r w:rsidR="00612F3D">
        <w:fldChar w:fldCharType="separate"/>
      </w:r>
      <w:r w:rsidR="004F4779" w:rsidRPr="004F4779">
        <w:rPr>
          <w:rFonts w:ascii="Calibri" w:hAnsi="Calibri" w:cs="Calibri"/>
          <w:noProof/>
        </w:rPr>
        <w:t>Chen, T., Guestrin, C., 2016. XGBoost: A scalable tree boosting system, in: Proceedings of the ACM SIGKDD International Conference on Knowledge Discovery and Data Mining. pp. 785–794. https://doi.org/10.1145/2939672.2939785</w:t>
      </w:r>
    </w:p>
    <w:p w14:paraId="434FD404" w14:textId="77777777" w:rsidR="004F4779" w:rsidRPr="004F4779" w:rsidRDefault="004F4779" w:rsidP="004F4779">
      <w:pPr>
        <w:widowControl w:val="0"/>
        <w:autoSpaceDE w:val="0"/>
        <w:autoSpaceDN w:val="0"/>
        <w:adjustRightInd w:val="0"/>
        <w:ind w:left="480" w:hanging="480"/>
        <w:rPr>
          <w:rFonts w:ascii="Calibri" w:hAnsi="Calibri" w:cs="Calibri"/>
          <w:noProof/>
        </w:rPr>
      </w:pPr>
      <w:r w:rsidRPr="004F4779">
        <w:rPr>
          <w:rFonts w:ascii="Calibri" w:hAnsi="Calibri" w:cs="Calibri"/>
          <w:noProof/>
        </w:rPr>
        <w:t>Gironás, J., Roesner, L.A., Rossman, L.A., Davis, J., 2010. A new applications manual for the Storm Water Management Model (SWMM). Environ. Model. Softw. 25, 813–814. https://doi.org/10.1016/j.envsoft.2009.11.009</w:t>
      </w:r>
    </w:p>
    <w:p w14:paraId="688562FC" w14:textId="77777777" w:rsidR="004F4779" w:rsidRPr="004F4779" w:rsidRDefault="004F4779" w:rsidP="004F4779">
      <w:pPr>
        <w:widowControl w:val="0"/>
        <w:autoSpaceDE w:val="0"/>
        <w:autoSpaceDN w:val="0"/>
        <w:adjustRightInd w:val="0"/>
        <w:ind w:left="480" w:hanging="480"/>
        <w:rPr>
          <w:rFonts w:ascii="Calibri" w:hAnsi="Calibri" w:cs="Calibri"/>
          <w:noProof/>
        </w:rPr>
      </w:pPr>
      <w:r w:rsidRPr="004F4779">
        <w:rPr>
          <w:rFonts w:ascii="Calibri" w:hAnsi="Calibri" w:cs="Calibri"/>
          <w:noProof/>
        </w:rPr>
        <w:t>Lundberg, S.M., Erion, G., Chen, H., DeGrave, A., Prutkin, J.M., Nair, B., Katz, R., Himmelfarb, J., Bansal, N., Lee, S.-I., 2020. From local explanations to global understanding with explainable AI for trees. Nat. Mach. Intell. 2, 56–67. https://doi.org/10.1038/s42256-019-0138-9</w:t>
      </w:r>
    </w:p>
    <w:p w14:paraId="16E444D9" w14:textId="60334CF7" w:rsidR="00A94574" w:rsidRDefault="00612F3D" w:rsidP="004F4779">
      <w:pPr>
        <w:widowControl w:val="0"/>
        <w:autoSpaceDE w:val="0"/>
        <w:autoSpaceDN w:val="0"/>
        <w:adjustRightInd w:val="0"/>
        <w:ind w:left="480" w:hanging="480"/>
      </w:pPr>
      <w:r>
        <w:fldChar w:fldCharType="end"/>
      </w:r>
    </w:p>
    <w:sectPr w:rsidR="00A94574" w:rsidSect="001B2A62">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defaultTabStop w:val="720"/>
  <w:characterSpacingControl w:val="doNotCompress"/>
  <w:compat>
    <w:useFELayout/>
    <w:compatSetting w:name="compatibilityMode" w:uri="http://schemas.microsoft.com/office/word" w:val="12"/>
    <w:compatSetting w:name="useWord2013TrackBottomHyphenation" w:uri="http://schemas.microsoft.com/office/word" w:val="0"/>
  </w:compat>
  <w:rsids>
    <w:rsidRoot w:val="00011170"/>
    <w:rsid w:val="00011170"/>
    <w:rsid w:val="00022FD5"/>
    <w:rsid w:val="000241DE"/>
    <w:rsid w:val="00050EEF"/>
    <w:rsid w:val="000516FD"/>
    <w:rsid w:val="00064B33"/>
    <w:rsid w:val="00075C56"/>
    <w:rsid w:val="00086C0E"/>
    <w:rsid w:val="00090417"/>
    <w:rsid w:val="000921D6"/>
    <w:rsid w:val="000957CE"/>
    <w:rsid w:val="000D22AF"/>
    <w:rsid w:val="000D3959"/>
    <w:rsid w:val="000D410B"/>
    <w:rsid w:val="000E0C4F"/>
    <w:rsid w:val="000E3500"/>
    <w:rsid w:val="000E5BE2"/>
    <w:rsid w:val="000F0B16"/>
    <w:rsid w:val="000F75A4"/>
    <w:rsid w:val="00117630"/>
    <w:rsid w:val="00127450"/>
    <w:rsid w:val="00131554"/>
    <w:rsid w:val="001333A7"/>
    <w:rsid w:val="00161842"/>
    <w:rsid w:val="00166C2F"/>
    <w:rsid w:val="00172EDD"/>
    <w:rsid w:val="0019153F"/>
    <w:rsid w:val="00194CBF"/>
    <w:rsid w:val="001953BB"/>
    <w:rsid w:val="00197D07"/>
    <w:rsid w:val="001A6A87"/>
    <w:rsid w:val="001B1490"/>
    <w:rsid w:val="001B2A62"/>
    <w:rsid w:val="001E015C"/>
    <w:rsid w:val="001E26DD"/>
    <w:rsid w:val="001F7D14"/>
    <w:rsid w:val="002019FE"/>
    <w:rsid w:val="00204D27"/>
    <w:rsid w:val="00234650"/>
    <w:rsid w:val="00242EED"/>
    <w:rsid w:val="002456E7"/>
    <w:rsid w:val="00257A85"/>
    <w:rsid w:val="0026466C"/>
    <w:rsid w:val="00277A08"/>
    <w:rsid w:val="00297C76"/>
    <w:rsid w:val="002A570D"/>
    <w:rsid w:val="002D7EE0"/>
    <w:rsid w:val="002F5BE5"/>
    <w:rsid w:val="00303E6B"/>
    <w:rsid w:val="00307FD1"/>
    <w:rsid w:val="003203BF"/>
    <w:rsid w:val="00322EBF"/>
    <w:rsid w:val="0034361B"/>
    <w:rsid w:val="00345BE0"/>
    <w:rsid w:val="00351DB2"/>
    <w:rsid w:val="00352401"/>
    <w:rsid w:val="00375584"/>
    <w:rsid w:val="00381DA2"/>
    <w:rsid w:val="00395C66"/>
    <w:rsid w:val="003A106A"/>
    <w:rsid w:val="003C560C"/>
    <w:rsid w:val="003F4B7A"/>
    <w:rsid w:val="004112A2"/>
    <w:rsid w:val="00416D55"/>
    <w:rsid w:val="0044753A"/>
    <w:rsid w:val="00451601"/>
    <w:rsid w:val="00451C52"/>
    <w:rsid w:val="00465499"/>
    <w:rsid w:val="0047291E"/>
    <w:rsid w:val="00477C34"/>
    <w:rsid w:val="004928D2"/>
    <w:rsid w:val="00494D71"/>
    <w:rsid w:val="004A689D"/>
    <w:rsid w:val="004B295B"/>
    <w:rsid w:val="004C12F8"/>
    <w:rsid w:val="004C1477"/>
    <w:rsid w:val="004D2537"/>
    <w:rsid w:val="004D522B"/>
    <w:rsid w:val="004F4779"/>
    <w:rsid w:val="0050767E"/>
    <w:rsid w:val="00517C4D"/>
    <w:rsid w:val="005302A5"/>
    <w:rsid w:val="00582B69"/>
    <w:rsid w:val="00586595"/>
    <w:rsid w:val="00587E2E"/>
    <w:rsid w:val="005938FE"/>
    <w:rsid w:val="005A59AB"/>
    <w:rsid w:val="005A71CF"/>
    <w:rsid w:val="005C7E46"/>
    <w:rsid w:val="005D2C07"/>
    <w:rsid w:val="005D6F16"/>
    <w:rsid w:val="005F6187"/>
    <w:rsid w:val="00604129"/>
    <w:rsid w:val="00612950"/>
    <w:rsid w:val="00612F3D"/>
    <w:rsid w:val="00632256"/>
    <w:rsid w:val="006373C6"/>
    <w:rsid w:val="00644593"/>
    <w:rsid w:val="00653BAC"/>
    <w:rsid w:val="0065612C"/>
    <w:rsid w:val="0065620B"/>
    <w:rsid w:val="00664A4E"/>
    <w:rsid w:val="006668EA"/>
    <w:rsid w:val="00675E8E"/>
    <w:rsid w:val="006822C4"/>
    <w:rsid w:val="00690F02"/>
    <w:rsid w:val="006912A7"/>
    <w:rsid w:val="006A414B"/>
    <w:rsid w:val="006B1F93"/>
    <w:rsid w:val="006B5053"/>
    <w:rsid w:val="006C32FD"/>
    <w:rsid w:val="006C64EA"/>
    <w:rsid w:val="006C6941"/>
    <w:rsid w:val="006D0DAF"/>
    <w:rsid w:val="006D382B"/>
    <w:rsid w:val="006E4034"/>
    <w:rsid w:val="006E5D41"/>
    <w:rsid w:val="006E75E9"/>
    <w:rsid w:val="006F59A4"/>
    <w:rsid w:val="007008C8"/>
    <w:rsid w:val="00705378"/>
    <w:rsid w:val="007120B5"/>
    <w:rsid w:val="00720809"/>
    <w:rsid w:val="00736BF0"/>
    <w:rsid w:val="0076401E"/>
    <w:rsid w:val="007675FF"/>
    <w:rsid w:val="00773B3B"/>
    <w:rsid w:val="0077613E"/>
    <w:rsid w:val="007A555A"/>
    <w:rsid w:val="007B087F"/>
    <w:rsid w:val="007C0482"/>
    <w:rsid w:val="007C4C2F"/>
    <w:rsid w:val="007C52A7"/>
    <w:rsid w:val="007D7431"/>
    <w:rsid w:val="007E1288"/>
    <w:rsid w:val="007E26A4"/>
    <w:rsid w:val="007E2856"/>
    <w:rsid w:val="007E4555"/>
    <w:rsid w:val="007F1DEF"/>
    <w:rsid w:val="007F6EC9"/>
    <w:rsid w:val="008032EA"/>
    <w:rsid w:val="00803845"/>
    <w:rsid w:val="008131C7"/>
    <w:rsid w:val="008140FB"/>
    <w:rsid w:val="00827DCB"/>
    <w:rsid w:val="00835668"/>
    <w:rsid w:val="0084050F"/>
    <w:rsid w:val="00846A17"/>
    <w:rsid w:val="008531BB"/>
    <w:rsid w:val="0085642A"/>
    <w:rsid w:val="00891EEB"/>
    <w:rsid w:val="00895180"/>
    <w:rsid w:val="00896CE3"/>
    <w:rsid w:val="008B623C"/>
    <w:rsid w:val="008B77D2"/>
    <w:rsid w:val="008C73DD"/>
    <w:rsid w:val="008D5305"/>
    <w:rsid w:val="008E066F"/>
    <w:rsid w:val="008E3228"/>
    <w:rsid w:val="008F241E"/>
    <w:rsid w:val="009140E3"/>
    <w:rsid w:val="00935E1C"/>
    <w:rsid w:val="009447AD"/>
    <w:rsid w:val="00955A39"/>
    <w:rsid w:val="00963916"/>
    <w:rsid w:val="009651E3"/>
    <w:rsid w:val="00982417"/>
    <w:rsid w:val="00984ACA"/>
    <w:rsid w:val="00993767"/>
    <w:rsid w:val="009B58E0"/>
    <w:rsid w:val="009D6A1F"/>
    <w:rsid w:val="009E38C7"/>
    <w:rsid w:val="009F3A0F"/>
    <w:rsid w:val="009F7080"/>
    <w:rsid w:val="00A01618"/>
    <w:rsid w:val="00A02A7A"/>
    <w:rsid w:val="00A07824"/>
    <w:rsid w:val="00A12A87"/>
    <w:rsid w:val="00A137B8"/>
    <w:rsid w:val="00A13CA0"/>
    <w:rsid w:val="00A1479C"/>
    <w:rsid w:val="00A177C4"/>
    <w:rsid w:val="00A20B20"/>
    <w:rsid w:val="00A219EE"/>
    <w:rsid w:val="00A436F7"/>
    <w:rsid w:val="00A476FC"/>
    <w:rsid w:val="00A61B40"/>
    <w:rsid w:val="00A65FDD"/>
    <w:rsid w:val="00A71306"/>
    <w:rsid w:val="00A7396A"/>
    <w:rsid w:val="00A776CF"/>
    <w:rsid w:val="00A86B1A"/>
    <w:rsid w:val="00A93853"/>
    <w:rsid w:val="00A94574"/>
    <w:rsid w:val="00AB7475"/>
    <w:rsid w:val="00AD190B"/>
    <w:rsid w:val="00AE3A47"/>
    <w:rsid w:val="00AE653B"/>
    <w:rsid w:val="00AF29C6"/>
    <w:rsid w:val="00B017F3"/>
    <w:rsid w:val="00B0675D"/>
    <w:rsid w:val="00B3157E"/>
    <w:rsid w:val="00B35E4B"/>
    <w:rsid w:val="00B412E9"/>
    <w:rsid w:val="00B67382"/>
    <w:rsid w:val="00B746A8"/>
    <w:rsid w:val="00B85D8D"/>
    <w:rsid w:val="00BB419A"/>
    <w:rsid w:val="00BC31C1"/>
    <w:rsid w:val="00BE7F05"/>
    <w:rsid w:val="00C0138B"/>
    <w:rsid w:val="00C22588"/>
    <w:rsid w:val="00C32864"/>
    <w:rsid w:val="00C643B5"/>
    <w:rsid w:val="00C65D11"/>
    <w:rsid w:val="00C81B58"/>
    <w:rsid w:val="00C910B4"/>
    <w:rsid w:val="00CA05D2"/>
    <w:rsid w:val="00CA59C5"/>
    <w:rsid w:val="00CB4FBA"/>
    <w:rsid w:val="00CB6A30"/>
    <w:rsid w:val="00CC3DC2"/>
    <w:rsid w:val="00CC6766"/>
    <w:rsid w:val="00CE245D"/>
    <w:rsid w:val="00CF2B2D"/>
    <w:rsid w:val="00D25ED0"/>
    <w:rsid w:val="00D30649"/>
    <w:rsid w:val="00D405A4"/>
    <w:rsid w:val="00D54D34"/>
    <w:rsid w:val="00D57AEE"/>
    <w:rsid w:val="00D6027E"/>
    <w:rsid w:val="00D626D2"/>
    <w:rsid w:val="00D63E53"/>
    <w:rsid w:val="00D743BC"/>
    <w:rsid w:val="00D773B3"/>
    <w:rsid w:val="00DA647A"/>
    <w:rsid w:val="00DA7F51"/>
    <w:rsid w:val="00DB3347"/>
    <w:rsid w:val="00DD5D51"/>
    <w:rsid w:val="00DE20EC"/>
    <w:rsid w:val="00DF5150"/>
    <w:rsid w:val="00DF614A"/>
    <w:rsid w:val="00DF6646"/>
    <w:rsid w:val="00E05C9B"/>
    <w:rsid w:val="00E17563"/>
    <w:rsid w:val="00E23CBB"/>
    <w:rsid w:val="00E271D6"/>
    <w:rsid w:val="00E274DB"/>
    <w:rsid w:val="00E30121"/>
    <w:rsid w:val="00E379FC"/>
    <w:rsid w:val="00E4252F"/>
    <w:rsid w:val="00E425FE"/>
    <w:rsid w:val="00E562F4"/>
    <w:rsid w:val="00E614A7"/>
    <w:rsid w:val="00E63352"/>
    <w:rsid w:val="00E63E5E"/>
    <w:rsid w:val="00E722CC"/>
    <w:rsid w:val="00E77E9E"/>
    <w:rsid w:val="00E82C4C"/>
    <w:rsid w:val="00EA4385"/>
    <w:rsid w:val="00EB1EB6"/>
    <w:rsid w:val="00EB4196"/>
    <w:rsid w:val="00EB48A9"/>
    <w:rsid w:val="00F03589"/>
    <w:rsid w:val="00F0734F"/>
    <w:rsid w:val="00F07AB3"/>
    <w:rsid w:val="00F10D1B"/>
    <w:rsid w:val="00F1313C"/>
    <w:rsid w:val="00F22692"/>
    <w:rsid w:val="00F23C19"/>
    <w:rsid w:val="00F34914"/>
    <w:rsid w:val="00F44E21"/>
    <w:rsid w:val="00F51DB8"/>
    <w:rsid w:val="00F7066C"/>
    <w:rsid w:val="00F70DD8"/>
    <w:rsid w:val="00F7767B"/>
    <w:rsid w:val="00F8354A"/>
    <w:rsid w:val="00F948C9"/>
    <w:rsid w:val="00FA3DE4"/>
    <w:rsid w:val="00FA5DA4"/>
    <w:rsid w:val="00FB5546"/>
    <w:rsid w:val="00FD0BE0"/>
    <w:rsid w:val="00FD6F16"/>
    <w:rsid w:val="00FE582C"/>
    <w:rsid w:val="00FE64EB"/>
  </w:rsids>
  <m:mathPr>
    <m:mathFont m:val="Cambria Math"/>
    <m:brkBin m:val="before"/>
    <m:brkBinSub m:val="--"/>
    <m:smallFrac m:val="0"/>
    <m:dispDef/>
    <m:lMargin m:val="0"/>
    <m:rMargin m:val="0"/>
    <m:defJc m:val="centerGroup"/>
    <m:wrapIndent m:val="1440"/>
    <m:intLim m:val="subSup"/>
    <m:naryLim m:val="undOvr"/>
  </m:mathPr>
  <w:themeFontLang w:val="en-HK"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C58AEAF"/>
  <w14:defaultImageDpi w14:val="0"/>
  <w15:docId w15:val="{104CA51A-12F9-5E49-81AD-C26A29E9B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imes New Roman"/>
        <w:sz w:val="24"/>
        <w:szCs w:val="24"/>
        <w:lang w:val="en-HK"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A59AB"/>
    <w:pPr>
      <w:spacing w:before="100" w:beforeAutospacing="1" w:after="100" w:afterAutospacing="1"/>
    </w:pPr>
    <w:rPr>
      <w:rFonts w:ascii="Times New Roman" w:eastAsia="Times New Roman" w:hAnsi="Times New Roman"/>
      <w:lang w:val="en-HK"/>
    </w:rPr>
  </w:style>
  <w:style w:type="character" w:styleId="Emphasis">
    <w:name w:val="Emphasis"/>
    <w:basedOn w:val="DefaultParagraphFont"/>
    <w:uiPriority w:val="20"/>
    <w:qFormat/>
    <w:rsid w:val="005A59A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135927">
      <w:bodyDiv w:val="1"/>
      <w:marLeft w:val="0"/>
      <w:marRight w:val="0"/>
      <w:marTop w:val="0"/>
      <w:marBottom w:val="0"/>
      <w:divBdr>
        <w:top w:val="none" w:sz="0" w:space="0" w:color="auto"/>
        <w:left w:val="none" w:sz="0" w:space="0" w:color="auto"/>
        <w:bottom w:val="none" w:sz="0" w:space="0" w:color="auto"/>
        <w:right w:val="none" w:sz="0" w:space="0" w:color="auto"/>
      </w:divBdr>
    </w:div>
    <w:div w:id="345600110">
      <w:bodyDiv w:val="1"/>
      <w:marLeft w:val="0"/>
      <w:marRight w:val="0"/>
      <w:marTop w:val="0"/>
      <w:marBottom w:val="0"/>
      <w:divBdr>
        <w:top w:val="none" w:sz="0" w:space="0" w:color="auto"/>
        <w:left w:val="none" w:sz="0" w:space="0" w:color="auto"/>
        <w:bottom w:val="none" w:sz="0" w:space="0" w:color="auto"/>
        <w:right w:val="none" w:sz="0" w:space="0" w:color="auto"/>
      </w:divBdr>
    </w:div>
    <w:div w:id="368454335">
      <w:bodyDiv w:val="1"/>
      <w:marLeft w:val="0"/>
      <w:marRight w:val="0"/>
      <w:marTop w:val="0"/>
      <w:marBottom w:val="0"/>
      <w:divBdr>
        <w:top w:val="none" w:sz="0" w:space="0" w:color="auto"/>
        <w:left w:val="none" w:sz="0" w:space="0" w:color="auto"/>
        <w:bottom w:val="none" w:sz="0" w:space="0" w:color="auto"/>
        <w:right w:val="none" w:sz="0" w:space="0" w:color="auto"/>
      </w:divBdr>
      <w:divsChild>
        <w:div w:id="390080775">
          <w:marLeft w:val="0"/>
          <w:marRight w:val="0"/>
          <w:marTop w:val="0"/>
          <w:marBottom w:val="0"/>
          <w:divBdr>
            <w:top w:val="none" w:sz="0" w:space="0" w:color="auto"/>
            <w:left w:val="none" w:sz="0" w:space="0" w:color="auto"/>
            <w:bottom w:val="none" w:sz="0" w:space="0" w:color="auto"/>
            <w:right w:val="none" w:sz="0" w:space="0" w:color="auto"/>
          </w:divBdr>
          <w:divsChild>
            <w:div w:id="1685209907">
              <w:marLeft w:val="0"/>
              <w:marRight w:val="0"/>
              <w:marTop w:val="0"/>
              <w:marBottom w:val="0"/>
              <w:divBdr>
                <w:top w:val="none" w:sz="0" w:space="0" w:color="auto"/>
                <w:left w:val="none" w:sz="0" w:space="0" w:color="auto"/>
                <w:bottom w:val="none" w:sz="0" w:space="0" w:color="auto"/>
                <w:right w:val="none" w:sz="0" w:space="0" w:color="auto"/>
              </w:divBdr>
              <w:divsChild>
                <w:div w:id="1412119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9636451">
      <w:bodyDiv w:val="1"/>
      <w:marLeft w:val="0"/>
      <w:marRight w:val="0"/>
      <w:marTop w:val="0"/>
      <w:marBottom w:val="0"/>
      <w:divBdr>
        <w:top w:val="none" w:sz="0" w:space="0" w:color="auto"/>
        <w:left w:val="none" w:sz="0" w:space="0" w:color="auto"/>
        <w:bottom w:val="none" w:sz="0" w:space="0" w:color="auto"/>
        <w:right w:val="none" w:sz="0" w:space="0" w:color="auto"/>
      </w:divBdr>
    </w:div>
    <w:div w:id="602804058">
      <w:bodyDiv w:val="1"/>
      <w:marLeft w:val="0"/>
      <w:marRight w:val="0"/>
      <w:marTop w:val="0"/>
      <w:marBottom w:val="0"/>
      <w:divBdr>
        <w:top w:val="none" w:sz="0" w:space="0" w:color="auto"/>
        <w:left w:val="none" w:sz="0" w:space="0" w:color="auto"/>
        <w:bottom w:val="none" w:sz="0" w:space="0" w:color="auto"/>
        <w:right w:val="none" w:sz="0" w:space="0" w:color="auto"/>
      </w:divBdr>
    </w:div>
    <w:div w:id="689068008">
      <w:bodyDiv w:val="1"/>
      <w:marLeft w:val="0"/>
      <w:marRight w:val="0"/>
      <w:marTop w:val="0"/>
      <w:marBottom w:val="0"/>
      <w:divBdr>
        <w:top w:val="none" w:sz="0" w:space="0" w:color="auto"/>
        <w:left w:val="none" w:sz="0" w:space="0" w:color="auto"/>
        <w:bottom w:val="none" w:sz="0" w:space="0" w:color="auto"/>
        <w:right w:val="none" w:sz="0" w:space="0" w:color="auto"/>
      </w:divBdr>
    </w:div>
    <w:div w:id="696932730">
      <w:bodyDiv w:val="1"/>
      <w:marLeft w:val="0"/>
      <w:marRight w:val="0"/>
      <w:marTop w:val="0"/>
      <w:marBottom w:val="0"/>
      <w:divBdr>
        <w:top w:val="none" w:sz="0" w:space="0" w:color="auto"/>
        <w:left w:val="none" w:sz="0" w:space="0" w:color="auto"/>
        <w:bottom w:val="none" w:sz="0" w:space="0" w:color="auto"/>
        <w:right w:val="none" w:sz="0" w:space="0" w:color="auto"/>
      </w:divBdr>
    </w:div>
    <w:div w:id="832915557">
      <w:bodyDiv w:val="1"/>
      <w:marLeft w:val="0"/>
      <w:marRight w:val="0"/>
      <w:marTop w:val="0"/>
      <w:marBottom w:val="0"/>
      <w:divBdr>
        <w:top w:val="none" w:sz="0" w:space="0" w:color="auto"/>
        <w:left w:val="none" w:sz="0" w:space="0" w:color="auto"/>
        <w:bottom w:val="none" w:sz="0" w:space="0" w:color="auto"/>
        <w:right w:val="none" w:sz="0" w:space="0" w:color="auto"/>
      </w:divBdr>
      <w:divsChild>
        <w:div w:id="2009015109">
          <w:marLeft w:val="0"/>
          <w:marRight w:val="0"/>
          <w:marTop w:val="0"/>
          <w:marBottom w:val="0"/>
          <w:divBdr>
            <w:top w:val="none" w:sz="0" w:space="0" w:color="auto"/>
            <w:left w:val="none" w:sz="0" w:space="0" w:color="auto"/>
            <w:bottom w:val="none" w:sz="0" w:space="0" w:color="auto"/>
            <w:right w:val="none" w:sz="0" w:space="0" w:color="auto"/>
          </w:divBdr>
          <w:divsChild>
            <w:div w:id="903566138">
              <w:marLeft w:val="0"/>
              <w:marRight w:val="0"/>
              <w:marTop w:val="0"/>
              <w:marBottom w:val="0"/>
              <w:divBdr>
                <w:top w:val="none" w:sz="0" w:space="0" w:color="auto"/>
                <w:left w:val="none" w:sz="0" w:space="0" w:color="auto"/>
                <w:bottom w:val="none" w:sz="0" w:space="0" w:color="auto"/>
                <w:right w:val="none" w:sz="0" w:space="0" w:color="auto"/>
              </w:divBdr>
              <w:divsChild>
                <w:div w:id="2021858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0445225">
      <w:bodyDiv w:val="1"/>
      <w:marLeft w:val="0"/>
      <w:marRight w:val="0"/>
      <w:marTop w:val="0"/>
      <w:marBottom w:val="0"/>
      <w:divBdr>
        <w:top w:val="none" w:sz="0" w:space="0" w:color="auto"/>
        <w:left w:val="none" w:sz="0" w:space="0" w:color="auto"/>
        <w:bottom w:val="none" w:sz="0" w:space="0" w:color="auto"/>
        <w:right w:val="none" w:sz="0" w:space="0" w:color="auto"/>
      </w:divBdr>
    </w:div>
    <w:div w:id="1608149641">
      <w:marLeft w:val="0"/>
      <w:marRight w:val="0"/>
      <w:marTop w:val="0"/>
      <w:marBottom w:val="0"/>
      <w:divBdr>
        <w:top w:val="none" w:sz="0" w:space="0" w:color="auto"/>
        <w:left w:val="none" w:sz="0" w:space="0" w:color="auto"/>
        <w:bottom w:val="none" w:sz="0" w:space="0" w:color="auto"/>
        <w:right w:val="none" w:sz="0" w:space="0" w:color="auto"/>
      </w:divBdr>
    </w:div>
    <w:div w:id="1608149642">
      <w:marLeft w:val="0"/>
      <w:marRight w:val="0"/>
      <w:marTop w:val="0"/>
      <w:marBottom w:val="0"/>
      <w:divBdr>
        <w:top w:val="none" w:sz="0" w:space="0" w:color="auto"/>
        <w:left w:val="none" w:sz="0" w:space="0" w:color="auto"/>
        <w:bottom w:val="none" w:sz="0" w:space="0" w:color="auto"/>
        <w:right w:val="none" w:sz="0" w:space="0" w:color="auto"/>
      </w:divBdr>
    </w:div>
    <w:div w:id="1608149643">
      <w:marLeft w:val="0"/>
      <w:marRight w:val="0"/>
      <w:marTop w:val="0"/>
      <w:marBottom w:val="0"/>
      <w:divBdr>
        <w:top w:val="none" w:sz="0" w:space="0" w:color="auto"/>
        <w:left w:val="none" w:sz="0" w:space="0" w:color="auto"/>
        <w:bottom w:val="none" w:sz="0" w:space="0" w:color="auto"/>
        <w:right w:val="none" w:sz="0" w:space="0" w:color="auto"/>
      </w:divBdr>
    </w:div>
    <w:div w:id="1608149644">
      <w:marLeft w:val="0"/>
      <w:marRight w:val="0"/>
      <w:marTop w:val="0"/>
      <w:marBottom w:val="0"/>
      <w:divBdr>
        <w:top w:val="none" w:sz="0" w:space="0" w:color="auto"/>
        <w:left w:val="none" w:sz="0" w:space="0" w:color="auto"/>
        <w:bottom w:val="none" w:sz="0" w:space="0" w:color="auto"/>
        <w:right w:val="none" w:sz="0" w:space="0" w:color="auto"/>
      </w:divBdr>
    </w:div>
    <w:div w:id="1608149645">
      <w:marLeft w:val="0"/>
      <w:marRight w:val="0"/>
      <w:marTop w:val="0"/>
      <w:marBottom w:val="0"/>
      <w:divBdr>
        <w:top w:val="none" w:sz="0" w:space="0" w:color="auto"/>
        <w:left w:val="none" w:sz="0" w:space="0" w:color="auto"/>
        <w:bottom w:val="none" w:sz="0" w:space="0" w:color="auto"/>
        <w:right w:val="none" w:sz="0" w:space="0" w:color="auto"/>
      </w:divBdr>
    </w:div>
    <w:div w:id="1608149646">
      <w:marLeft w:val="0"/>
      <w:marRight w:val="0"/>
      <w:marTop w:val="0"/>
      <w:marBottom w:val="0"/>
      <w:divBdr>
        <w:top w:val="none" w:sz="0" w:space="0" w:color="auto"/>
        <w:left w:val="none" w:sz="0" w:space="0" w:color="auto"/>
        <w:bottom w:val="none" w:sz="0" w:space="0" w:color="auto"/>
        <w:right w:val="none" w:sz="0" w:space="0" w:color="auto"/>
      </w:divBdr>
    </w:div>
    <w:div w:id="2100060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4.tif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tif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tiff"/><Relationship Id="rId11" Type="http://schemas.openxmlformats.org/officeDocument/2006/relationships/image" Target="media/image7.tiff"/><Relationship Id="rId5" Type="http://schemas.openxmlformats.org/officeDocument/2006/relationships/image" Target="media/image1.tiff"/><Relationship Id="rId10" Type="http://schemas.openxmlformats.org/officeDocument/2006/relationships/image" Target="media/image6.tiff"/><Relationship Id="rId4" Type="http://schemas.openxmlformats.org/officeDocument/2006/relationships/webSettings" Target="webSettings.xml"/><Relationship Id="rId9"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AC5E35-F57D-5F44-9CA4-749C9772C0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4</Pages>
  <Words>1599</Words>
  <Characters>9119</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 Yang</dc:creator>
  <cp:keywords/>
  <dc:description/>
  <cp:lastModifiedBy>Yang Yang</cp:lastModifiedBy>
  <cp:revision>36</cp:revision>
  <dcterms:created xsi:type="dcterms:W3CDTF">2020-08-30T12:09:00Z</dcterms:created>
  <dcterms:modified xsi:type="dcterms:W3CDTF">2020-08-30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f852eda-83ab-3a94-ae2f-dfa31c43fcfc</vt:lpwstr>
  </property>
  <property fmtid="{D5CDD505-2E9C-101B-9397-08002B2CF9AE}" pid="4" name="Mendeley Citation Style_1">
    <vt:lpwstr>http://www.zotero.org/styles/environmental-modelling-and-softwa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nvironmental-modelling-and-software</vt:lpwstr>
  </property>
  <property fmtid="{D5CDD505-2E9C-101B-9397-08002B2CF9AE}" pid="16" name="Mendeley Recent Style Name 5_1">
    <vt:lpwstr>Environmental Modelling and Softwar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nvironmental-management</vt:lpwstr>
  </property>
  <property fmtid="{D5CDD505-2E9C-101B-9397-08002B2CF9AE}" pid="20" name="Mendeley Recent Style Name 7_1">
    <vt:lpwstr>Journal of Environmental Management</vt:lpwstr>
  </property>
  <property fmtid="{D5CDD505-2E9C-101B-9397-08002B2CF9AE}" pid="21" name="Mendeley Recent Style Id 8_1">
    <vt:lpwstr>http://www.zotero.org/styles/journal-of-hydrology</vt:lpwstr>
  </property>
  <property fmtid="{D5CDD505-2E9C-101B-9397-08002B2CF9AE}" pid="22" name="Mendeley Recent Style Name 8_1">
    <vt:lpwstr>Journal of Hydrology</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